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1F8DC" w14:textId="065043AA" w:rsidR="00494E99" w:rsidRDefault="0017774C" w:rsidP="0017774C">
      <w:pPr>
        <w:pStyle w:val="Heading1"/>
        <w:rPr>
          <w:lang w:val="en-US"/>
        </w:rPr>
      </w:pPr>
      <w:r>
        <w:rPr>
          <w:lang w:val="en-US"/>
        </w:rPr>
        <w:t>Problem 0</w:t>
      </w:r>
      <w:r w:rsidR="00494E99">
        <w:rPr>
          <w:lang w:val="en-US"/>
        </w:rPr>
        <w:t xml:space="preserve">. </w:t>
      </w:r>
      <w:r w:rsidR="006671E0">
        <w:rPr>
          <w:lang w:val="en-US"/>
        </w:rPr>
        <w:t>Transcript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8951B9" w14:paraId="2FC1C015" w14:textId="77777777" w:rsidTr="00EF4382">
        <w:tc>
          <w:tcPr>
            <w:tcW w:w="2358" w:type="dxa"/>
          </w:tcPr>
          <w:p w14:paraId="3534D681" w14:textId="77777777" w:rsidR="008951B9" w:rsidRDefault="008951B9" w:rsidP="00EF4382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4715F0C0" w14:textId="1C6EE2EA" w:rsidR="008951B9" w:rsidRPr="00DE5303" w:rsidRDefault="003A3771" w:rsidP="00EF4382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transcript.py</w:t>
            </w:r>
          </w:p>
        </w:tc>
      </w:tr>
    </w:tbl>
    <w:p w14:paraId="22666498" w14:textId="77777777" w:rsidR="008951B9" w:rsidRPr="008951B9" w:rsidRDefault="008951B9" w:rsidP="006177BD">
      <w:pPr>
        <w:jc w:val="both"/>
        <w:rPr>
          <w:lang w:val="en-US"/>
        </w:rPr>
      </w:pPr>
    </w:p>
    <w:p w14:paraId="088AE3D5" w14:textId="3D08A963" w:rsidR="003A3771" w:rsidRDefault="003A3771" w:rsidP="006177BD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 xml:space="preserve">Write a program named </w:t>
      </w:r>
      <w:r w:rsidRPr="003A3771">
        <w:rPr>
          <w:rStyle w:val="CodeChar"/>
        </w:rPr>
        <w:t>transcript.py</w:t>
      </w:r>
      <w:r>
        <w:rPr>
          <w:rFonts w:eastAsiaTheme="majorEastAsia"/>
          <w:lang w:val="en-US"/>
        </w:rPr>
        <w:t xml:space="preserve"> that asks the user to enter the ID and the Name of a student a display what looks like a student transcript. Make sure that every thing is positioned exactly as show. Ensure that column headings (</w:t>
      </w:r>
      <w:r w:rsidRPr="003A3771">
        <w:rPr>
          <w:rStyle w:val="CodeChar"/>
        </w:rPr>
        <w:t>Code</w:t>
      </w:r>
      <w:r>
        <w:rPr>
          <w:rFonts w:eastAsiaTheme="majorEastAsia"/>
          <w:lang w:val="en-US"/>
        </w:rPr>
        <w:t xml:space="preserve">, </w:t>
      </w:r>
      <w:r w:rsidRPr="003A3771">
        <w:rPr>
          <w:rStyle w:val="CodeChar"/>
        </w:rPr>
        <w:t>Name</w:t>
      </w:r>
      <w:r>
        <w:rPr>
          <w:rFonts w:eastAsiaTheme="majorEastAsia"/>
          <w:lang w:val="en-US"/>
        </w:rPr>
        <w:t xml:space="preserve">, and </w:t>
      </w:r>
      <w:r w:rsidRPr="003A3771">
        <w:rPr>
          <w:rStyle w:val="CodeChar"/>
        </w:rPr>
        <w:t>Mark</w:t>
      </w:r>
      <w:r>
        <w:rPr>
          <w:rFonts w:eastAsiaTheme="majorEastAsia"/>
          <w:lang w:val="en-US"/>
        </w:rPr>
        <w:t>) are indented from the left margin of each column as follows:</w:t>
      </w:r>
    </w:p>
    <w:p w14:paraId="4D2DEE2A" w14:textId="3162AF8F" w:rsidR="0017774C" w:rsidRDefault="003A3771" w:rsidP="003A3771">
      <w:pPr>
        <w:pStyle w:val="ListParagraph"/>
        <w:numPr>
          <w:ilvl w:val="0"/>
          <w:numId w:val="5"/>
        </w:numPr>
        <w:jc w:val="both"/>
        <w:rPr>
          <w:rFonts w:eastAsiaTheme="majorEastAsia"/>
          <w:lang w:val="en-US"/>
        </w:rPr>
      </w:pPr>
      <w:r w:rsidRPr="003A3771">
        <w:rPr>
          <w:rStyle w:val="CodeChar"/>
        </w:rPr>
        <w:t>Code</w:t>
      </w:r>
      <w:r>
        <w:rPr>
          <w:rFonts w:eastAsiaTheme="majorEastAsia"/>
          <w:lang w:val="en-US"/>
        </w:rPr>
        <w:t xml:space="preserve"> is indented by 2 spaces from the left of the first column.</w:t>
      </w:r>
    </w:p>
    <w:p w14:paraId="53D5E63F" w14:textId="10570ED0" w:rsidR="003A3771" w:rsidRDefault="003A3771" w:rsidP="003A3771">
      <w:pPr>
        <w:pStyle w:val="ListParagraph"/>
        <w:numPr>
          <w:ilvl w:val="0"/>
          <w:numId w:val="5"/>
        </w:numPr>
        <w:jc w:val="both"/>
        <w:rPr>
          <w:rFonts w:eastAsiaTheme="majorEastAsia"/>
          <w:lang w:val="en-US"/>
        </w:rPr>
      </w:pPr>
      <w:r w:rsidRPr="003A3771">
        <w:rPr>
          <w:rStyle w:val="CodeChar"/>
        </w:rPr>
        <w:t>Name</w:t>
      </w:r>
      <w:r>
        <w:rPr>
          <w:rFonts w:eastAsiaTheme="majorEastAsia"/>
          <w:lang w:val="en-US"/>
        </w:rPr>
        <w:t xml:space="preserve"> is indented by 11 spaces from the left of the second column.</w:t>
      </w:r>
    </w:p>
    <w:p w14:paraId="76DFFEDA" w14:textId="7E932D3E" w:rsidR="003A3771" w:rsidRDefault="003A3771" w:rsidP="003A3771">
      <w:pPr>
        <w:pStyle w:val="ListParagraph"/>
        <w:numPr>
          <w:ilvl w:val="0"/>
          <w:numId w:val="5"/>
        </w:numPr>
        <w:jc w:val="both"/>
        <w:rPr>
          <w:rFonts w:eastAsiaTheme="majorEastAsia"/>
          <w:lang w:val="en-US"/>
        </w:rPr>
      </w:pPr>
      <w:r w:rsidRPr="003A3771">
        <w:rPr>
          <w:rStyle w:val="CodeChar"/>
        </w:rPr>
        <w:t>Mark</w:t>
      </w:r>
      <w:r>
        <w:rPr>
          <w:rFonts w:eastAsiaTheme="majorEastAsia"/>
          <w:lang w:val="en-US"/>
        </w:rPr>
        <w:t xml:space="preserve"> is indented by 1 space from the left of the third column.</w:t>
      </w:r>
    </w:p>
    <w:p w14:paraId="74F8638A" w14:textId="1B9FF5C2" w:rsidR="00C03B54" w:rsidRDefault="003A3771" w:rsidP="003A3771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>The output of the program should look like the following:</w:t>
      </w:r>
    </w:p>
    <w:p w14:paraId="71BB6CA7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Enter Student ID ....: </w:t>
      </w:r>
      <w:r w:rsidRPr="007876D2">
        <w:rPr>
          <w:b/>
          <w:bCs/>
        </w:rPr>
        <w:t>x001</w:t>
      </w:r>
    </w:p>
    <w:p w14:paraId="3E44243A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Enter Student Name</w:t>
      </w:r>
      <w:proofErr w:type="gramStart"/>
      <w:r>
        <w:t xml:space="preserve"> ..</w:t>
      </w:r>
      <w:proofErr w:type="gramEnd"/>
      <w:r>
        <w:t xml:space="preserve">: </w:t>
      </w:r>
      <w:r w:rsidRPr="007876D2">
        <w:rPr>
          <w:b/>
          <w:bCs/>
        </w:rPr>
        <w:t>Jane Doe</w:t>
      </w:r>
    </w:p>
    <w:p w14:paraId="572E8BBA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2FB3436D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Student </w:t>
      </w:r>
      <w:proofErr w:type="gramStart"/>
      <w:r>
        <w:t>ID  :</w:t>
      </w:r>
      <w:proofErr w:type="gramEnd"/>
      <w:r>
        <w:t xml:space="preserve"> x001</w:t>
      </w:r>
    </w:p>
    <w:p w14:paraId="0B2E72CF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Student Name: Jane Doe</w:t>
      </w:r>
    </w:p>
    <w:p w14:paraId="0FF72A3F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181C6B76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--------|--------------------------|------|</w:t>
      </w:r>
    </w:p>
    <w:p w14:paraId="155346AA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  </w:t>
      </w:r>
      <w:proofErr w:type="gramStart"/>
      <w:r>
        <w:t>Code  |</w:t>
      </w:r>
      <w:proofErr w:type="gramEnd"/>
      <w:r>
        <w:t xml:space="preserve">           Name           | Mark |</w:t>
      </w:r>
    </w:p>
    <w:p w14:paraId="36CAB576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--------|--------------------------|------|</w:t>
      </w:r>
    </w:p>
    <w:p w14:paraId="19A03135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 ITNT101|         Computer Hardware|    78|</w:t>
      </w:r>
    </w:p>
    <w:p w14:paraId="318C80B7" w14:textId="77777777" w:rsidR="002C7F80" w:rsidRDefault="002C7F80" w:rsidP="007876D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 ITNT102|    Network Fundamentals I|    82|</w:t>
      </w:r>
    </w:p>
    <w:p w14:paraId="62A3D2CA" w14:textId="7632CABD" w:rsidR="003A3771" w:rsidRPr="003A3771" w:rsidRDefault="002C7F80" w:rsidP="007876D2">
      <w:pPr>
        <w:pStyle w:val="Code"/>
        <w:keepNext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 ITIS103|          Web Technologies|    74|</w:t>
      </w:r>
    </w:p>
    <w:p w14:paraId="34F62282" w14:textId="357CDC76" w:rsidR="00C03B54" w:rsidRPr="00CF3DAA" w:rsidRDefault="007876D2" w:rsidP="00CF3DAA">
      <w:pPr>
        <w:pStyle w:val="Caption"/>
        <w:jc w:val="center"/>
        <w:rPr>
          <w:sz w:val="20"/>
          <w:szCs w:val="18"/>
        </w:rPr>
      </w:pPr>
      <w:r w:rsidRPr="007876D2">
        <w:rPr>
          <w:sz w:val="20"/>
          <w:szCs w:val="18"/>
        </w:rPr>
        <w:t xml:space="preserve">Figure </w:t>
      </w:r>
      <w:r w:rsidRPr="007876D2">
        <w:rPr>
          <w:sz w:val="20"/>
          <w:szCs w:val="18"/>
        </w:rPr>
        <w:fldChar w:fldCharType="begin"/>
      </w:r>
      <w:r w:rsidRPr="007876D2">
        <w:rPr>
          <w:sz w:val="20"/>
          <w:szCs w:val="18"/>
        </w:rPr>
        <w:instrText xml:space="preserve"> SEQ Figure \* ARABIC </w:instrText>
      </w:r>
      <w:r w:rsidRPr="007876D2">
        <w:rPr>
          <w:sz w:val="20"/>
          <w:szCs w:val="18"/>
        </w:rPr>
        <w:fldChar w:fldCharType="separate"/>
      </w:r>
      <w:r w:rsidR="00225D41">
        <w:rPr>
          <w:noProof/>
          <w:sz w:val="20"/>
          <w:szCs w:val="18"/>
        </w:rPr>
        <w:t>1</w:t>
      </w:r>
      <w:r w:rsidRPr="007876D2">
        <w:rPr>
          <w:sz w:val="20"/>
          <w:szCs w:val="18"/>
        </w:rPr>
        <w:fldChar w:fldCharType="end"/>
      </w:r>
      <w:r w:rsidRPr="007876D2">
        <w:rPr>
          <w:sz w:val="20"/>
          <w:szCs w:val="18"/>
          <w:lang w:val="en-US"/>
        </w:rPr>
        <w:t xml:space="preserve">: Sample </w:t>
      </w:r>
      <w:r>
        <w:rPr>
          <w:sz w:val="20"/>
          <w:szCs w:val="18"/>
          <w:lang w:val="en-US"/>
        </w:rPr>
        <w:t>o</w:t>
      </w:r>
      <w:r w:rsidRPr="007876D2">
        <w:rPr>
          <w:sz w:val="20"/>
          <w:szCs w:val="18"/>
          <w:lang w:val="en-US"/>
        </w:rPr>
        <w:t>utput for Problem 0</w:t>
      </w:r>
      <w:r>
        <w:rPr>
          <w:sz w:val="20"/>
          <w:szCs w:val="18"/>
          <w:lang w:val="en-US"/>
        </w:rPr>
        <w:t xml:space="preserve"> (bold text is user input)</w:t>
      </w:r>
    </w:p>
    <w:p w14:paraId="6196A972" w14:textId="6C2E0203" w:rsidR="00C03B54" w:rsidRDefault="00C03B54" w:rsidP="00C03B54">
      <w:pPr>
        <w:pStyle w:val="Heading1"/>
        <w:rPr>
          <w:lang w:val="en-US"/>
        </w:rPr>
      </w:pPr>
      <w:r>
        <w:rPr>
          <w:lang w:val="en-US"/>
        </w:rPr>
        <w:t xml:space="preserve">Problem 1. </w:t>
      </w:r>
      <w:r w:rsidR="003A3771">
        <w:rPr>
          <w:lang w:val="en-US"/>
        </w:rPr>
        <w:t>Command Line Argument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C03B54" w14:paraId="168B6FE1" w14:textId="77777777" w:rsidTr="00CA5301">
        <w:tc>
          <w:tcPr>
            <w:tcW w:w="2358" w:type="dxa"/>
          </w:tcPr>
          <w:p w14:paraId="6BEF5A8B" w14:textId="77777777" w:rsidR="00C03B54" w:rsidRDefault="00C03B54" w:rsidP="00CA5301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5871886C" w14:textId="5CABB447" w:rsidR="00C03B54" w:rsidRPr="00DE5303" w:rsidRDefault="003A3771" w:rsidP="00CA5301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userargument.py</w:t>
            </w:r>
          </w:p>
        </w:tc>
      </w:tr>
    </w:tbl>
    <w:p w14:paraId="2C7FAE2E" w14:textId="3BBF83FF" w:rsidR="00C03B54" w:rsidRDefault="00C03B54" w:rsidP="00C03B54">
      <w:pPr>
        <w:jc w:val="both"/>
        <w:rPr>
          <w:lang w:val="en-US"/>
        </w:rPr>
      </w:pPr>
    </w:p>
    <w:p w14:paraId="5F8A226C" w14:textId="337B1C33" w:rsidR="00C03B54" w:rsidRDefault="007876D2" w:rsidP="00C03B54">
      <w:pPr>
        <w:jc w:val="both"/>
      </w:pPr>
      <w:r>
        <w:rPr>
          <w:lang w:val="en-US"/>
        </w:rPr>
        <w:t xml:space="preserve">Typically, we want to provide input to our programs – that is data they can process to produce a result. One of the simplest ways to provide input is they the command-line argument that you type after the program name at the </w:t>
      </w:r>
      <w:r w:rsidRPr="007876D2">
        <w:rPr>
          <w:rStyle w:val="Emphasis"/>
        </w:rPr>
        <w:t>terminal</w:t>
      </w:r>
      <w:r>
        <w:rPr>
          <w:lang w:val="en-US"/>
        </w:rPr>
        <w:t>. Write a program that takes through the command-line a string representing the name of a person. The program should write back the name out to the terminal as part of a message.  The output of the program should look like the following</w:t>
      </w:r>
      <w:r w:rsidR="00CF3DAA">
        <w:rPr>
          <w:lang w:val="en-US"/>
        </w:rPr>
        <w:t>:</w:t>
      </w:r>
    </w:p>
    <w:p w14:paraId="515763AC" w14:textId="37F939D8" w:rsidR="00C03B54" w:rsidRDefault="00C03B54" w:rsidP="00C03B54"/>
    <w:p w14:paraId="3B8D33DB" w14:textId="77777777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>python useargument.py Alice</w:t>
      </w:r>
    </w:p>
    <w:p w14:paraId="4E295548" w14:textId="2B9EA074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>Hi, Alice. How are you?</w:t>
      </w:r>
    </w:p>
    <w:p w14:paraId="7F7E43B3" w14:textId="77777777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</w:p>
    <w:p w14:paraId="40AECDA3" w14:textId="77777777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lastRenderedPageBreak/>
        <w:t xml:space="preserve">% </w:t>
      </w:r>
      <w:r w:rsidRPr="00CF3DAA">
        <w:rPr>
          <w:b/>
          <w:bCs/>
        </w:rPr>
        <w:t>python useargument.py Bob</w:t>
      </w:r>
    </w:p>
    <w:p w14:paraId="4BEF1169" w14:textId="29F827C2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>Hi, Bob. How are you?</w:t>
      </w:r>
    </w:p>
    <w:p w14:paraId="301A0F86" w14:textId="77777777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</w:p>
    <w:p w14:paraId="7F92539D" w14:textId="77777777" w:rsidR="00CF3DAA" w:rsidRDefault="00CF3DAA" w:rsidP="00CF3DAA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>python useargument.py Carol</w:t>
      </w:r>
    </w:p>
    <w:p w14:paraId="6F2CEEBB" w14:textId="2D7BC070" w:rsidR="007876D2" w:rsidRDefault="00CF3DAA" w:rsidP="00CF3DAA">
      <w:pPr>
        <w:pStyle w:val="Code"/>
        <w:keepNext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>Hi, Carol. How are you?</w:t>
      </w:r>
    </w:p>
    <w:p w14:paraId="13790EE7" w14:textId="764D16D2" w:rsidR="007876D2" w:rsidRPr="00CF3DAA" w:rsidRDefault="00CF3DAA" w:rsidP="00CF3DAA">
      <w:pPr>
        <w:pStyle w:val="Caption"/>
        <w:jc w:val="center"/>
        <w:rPr>
          <w:sz w:val="20"/>
          <w:szCs w:val="18"/>
        </w:rPr>
      </w:pPr>
      <w:r w:rsidRPr="00CF3DAA">
        <w:rPr>
          <w:sz w:val="20"/>
          <w:szCs w:val="18"/>
        </w:rPr>
        <w:t xml:space="preserve">Figure </w:t>
      </w:r>
      <w:r w:rsidRPr="00CF3DAA">
        <w:rPr>
          <w:sz w:val="20"/>
          <w:szCs w:val="18"/>
        </w:rPr>
        <w:fldChar w:fldCharType="begin"/>
      </w:r>
      <w:r w:rsidRPr="00CF3DAA">
        <w:rPr>
          <w:sz w:val="20"/>
          <w:szCs w:val="18"/>
        </w:rPr>
        <w:instrText xml:space="preserve"> SEQ Figure \* ARABIC </w:instrText>
      </w:r>
      <w:r w:rsidRPr="00CF3DAA">
        <w:rPr>
          <w:sz w:val="20"/>
          <w:szCs w:val="18"/>
        </w:rPr>
        <w:fldChar w:fldCharType="separate"/>
      </w:r>
      <w:r w:rsidR="00225D41">
        <w:rPr>
          <w:noProof/>
          <w:sz w:val="20"/>
          <w:szCs w:val="18"/>
        </w:rPr>
        <w:t>2</w:t>
      </w:r>
      <w:r w:rsidRPr="00CF3DAA">
        <w:rPr>
          <w:sz w:val="20"/>
          <w:szCs w:val="18"/>
        </w:rPr>
        <w:fldChar w:fldCharType="end"/>
      </w:r>
      <w:r w:rsidRPr="00CF3DAA">
        <w:rPr>
          <w:sz w:val="20"/>
          <w:szCs w:val="18"/>
          <w:lang w:val="en-US"/>
        </w:rPr>
        <w:t>: Sample dialog for the program of Problem 1</w:t>
      </w:r>
    </w:p>
    <w:p w14:paraId="1D133B19" w14:textId="05CEF292" w:rsidR="007876D2" w:rsidRDefault="007876D2" w:rsidP="00C03B54"/>
    <w:p w14:paraId="6F3C7F43" w14:textId="27BD223E" w:rsidR="007876D2" w:rsidRDefault="007876D2" w:rsidP="007876D2">
      <w:pPr>
        <w:pStyle w:val="Heading1"/>
      </w:pPr>
      <w:r>
        <w:t xml:space="preserve">Acknowledgements </w:t>
      </w:r>
    </w:p>
    <w:p w14:paraId="39DFB5FF" w14:textId="6ABC0F9E" w:rsidR="00CF3DAA" w:rsidRDefault="00CF3DAA" w:rsidP="00CF3DAA">
      <w:pPr>
        <w:jc w:val="both"/>
      </w:pPr>
      <w:r>
        <w:t>Preparation</w:t>
      </w:r>
      <w:r w:rsidR="007876D2">
        <w:t xml:space="preserve"> of this problem set would not have been possible without adaptation from </w:t>
      </w:r>
      <w:r>
        <w:fldChar w:fldCharType="begin" w:fldLock="1"/>
      </w:r>
      <w:r>
        <w:instrText>ADDIN CSL_CITATION {"citationItems":[{"id":"ITEM-1","itemData":{"ISBN":"0134076435","author":[{"dropping-particle":"","family":"Sedgewick","given":"Robert","non-dropping-particle":"","parse-names":false,"suffix":""},{"dropping-particle":"","family":"Wayne","given":"Kevin","non-dropping-particle":"","parse-names":false,"suffix":""},{"dropping-particle":"","family":"Dondero","given":"Robert","non-dropping-particle":"","parse-names":false,"suffix":""}],"edition":"1","id":"ITEM-1","issued":{"date-parts":[["2015"]]},"publisher":"Addison-Wesley Professional","title":"Introduction to Programming in Python","type":"book"},"uris":["http://www.mendeley.com/documents/?uuid=6cae238d-4755-41d7-9cb7-6a0ac5bcaec9"]}],"mendeley":{"formattedCitation":"(Sedgewick, Wayne, &amp; Dondero, 2015)","plainTextFormattedCitation":"(Sedgewick, Wayne, &amp; Dondero, 2015)","previouslyFormattedCitation":"(Sedgewick, Wayne, &amp; Dondero, 2015)"},"properties":{"noteIndex":0},"schema":"https://github.com/citation-style-language/schema/raw/master/csl-citation.json"}</w:instrText>
      </w:r>
      <w:r>
        <w:fldChar w:fldCharType="separate"/>
      </w:r>
      <w:r w:rsidRPr="00CF3DAA">
        <w:rPr>
          <w:noProof/>
        </w:rPr>
        <w:t>(Sedgewick, Wayne, &amp; Dondero, 2015)</w:t>
      </w:r>
      <w:r>
        <w:fldChar w:fldCharType="end"/>
      </w:r>
      <w:r>
        <w:t xml:space="preserve">. The author gratefully acknowledges the work of the authors cited while assuming complete responsibility for any mistake introduced in the adaptation. </w:t>
      </w:r>
    </w:p>
    <w:p w14:paraId="3429F450" w14:textId="22CE5336" w:rsidR="00CF3DAA" w:rsidRDefault="00CF3DAA" w:rsidP="00CF3DAA">
      <w:pPr>
        <w:pStyle w:val="Heading1"/>
      </w:pPr>
      <w:r>
        <w:t xml:space="preserve">References </w:t>
      </w:r>
    </w:p>
    <w:p w14:paraId="09E8D17C" w14:textId="45AB7D93" w:rsidR="00CF3DAA" w:rsidRPr="00CF3DAA" w:rsidRDefault="00CF3DAA" w:rsidP="00CF3D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F3DAA">
        <w:rPr>
          <w:rFonts w:ascii="Arial" w:hAnsi="Arial" w:cs="Arial"/>
          <w:noProof/>
          <w:szCs w:val="24"/>
        </w:rPr>
        <w:t xml:space="preserve">Sedgewick, R., Wayne, K., &amp; Dondero, R. (2015). </w:t>
      </w:r>
      <w:r w:rsidRPr="00CF3DAA">
        <w:rPr>
          <w:rFonts w:ascii="Arial" w:hAnsi="Arial" w:cs="Arial"/>
          <w:i/>
          <w:iCs/>
          <w:noProof/>
          <w:szCs w:val="24"/>
        </w:rPr>
        <w:t>Introduction to Programming in Python</w:t>
      </w:r>
      <w:r w:rsidRPr="00CF3DAA">
        <w:rPr>
          <w:rFonts w:ascii="Arial" w:hAnsi="Arial" w:cs="Arial"/>
          <w:noProof/>
          <w:szCs w:val="24"/>
        </w:rPr>
        <w:t xml:space="preserve"> (1st ed.). Addison-Wesley Professional.</w:t>
      </w:r>
    </w:p>
    <w:p w14:paraId="605B1083" w14:textId="34413C1A" w:rsidR="00CF3DAA" w:rsidRPr="00CF3DAA" w:rsidRDefault="00CF3DAA" w:rsidP="00CF3DAA">
      <w:r>
        <w:fldChar w:fldCharType="end"/>
      </w:r>
      <w:bookmarkStart w:id="0" w:name="_GoBack"/>
      <w:bookmarkEnd w:id="0"/>
    </w:p>
    <w:sectPr w:rsidR="00CF3DAA" w:rsidRPr="00CF3DAA" w:rsidSect="00E129C7">
      <w:headerReference w:type="default" r:id="rId8"/>
      <w:footerReference w:type="default" r:id="rId9"/>
      <w:headerReference w:type="first" r:id="rId1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CBB6BE" w14:textId="77777777" w:rsidR="00094AAC" w:rsidRDefault="00094AAC" w:rsidP="00973541">
      <w:pPr>
        <w:spacing w:after="0" w:line="240" w:lineRule="auto"/>
      </w:pPr>
      <w:r>
        <w:separator/>
      </w:r>
    </w:p>
  </w:endnote>
  <w:endnote w:type="continuationSeparator" w:id="0">
    <w:p w14:paraId="5FCB907E" w14:textId="77777777" w:rsidR="00094AAC" w:rsidRDefault="00094AAC" w:rsidP="009735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06522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6B684" w14:textId="3F97DD84" w:rsidR="00E129C7" w:rsidRDefault="00E129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4832DC" w14:textId="77777777" w:rsidR="00E129C7" w:rsidRDefault="00E129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D507B4" w14:textId="77777777" w:rsidR="00094AAC" w:rsidRDefault="00094AAC" w:rsidP="00973541">
      <w:pPr>
        <w:spacing w:after="0" w:line="240" w:lineRule="auto"/>
      </w:pPr>
      <w:r>
        <w:separator/>
      </w:r>
    </w:p>
  </w:footnote>
  <w:footnote w:type="continuationSeparator" w:id="0">
    <w:p w14:paraId="57F5E505" w14:textId="77777777" w:rsidR="00094AAC" w:rsidRDefault="00094AAC" w:rsidP="009735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FF4FE4" w14:textId="0A0DD6D0" w:rsidR="00E129C7" w:rsidRDefault="006671E0" w:rsidP="00E129C7">
    <w:pPr>
      <w:pStyle w:val="Header"/>
      <w:jc w:val="center"/>
      <w:rPr>
        <w:lang w:val="en-US"/>
      </w:rPr>
    </w:pPr>
    <w:r>
      <w:rPr>
        <w:lang w:val="en-US"/>
      </w:rPr>
      <w:t xml:space="preserve">Python </w:t>
    </w:r>
    <w:proofErr w:type="gramStart"/>
    <w:r>
      <w:rPr>
        <w:lang w:val="en-US"/>
      </w:rPr>
      <w:t>For</w:t>
    </w:r>
    <w:proofErr w:type="gramEnd"/>
    <w:r>
      <w:rPr>
        <w:lang w:val="en-US"/>
      </w:rPr>
      <w:t xml:space="preserve"> Programmers</w:t>
    </w:r>
  </w:p>
  <w:p w14:paraId="658C56F7" w14:textId="677EE3BC" w:rsidR="00973541" w:rsidRPr="00E129C7" w:rsidRDefault="00E129C7" w:rsidP="00E129C7">
    <w:pPr>
      <w:pStyle w:val="Header"/>
      <w:jc w:val="center"/>
      <w:rPr>
        <w:lang w:val="en-US"/>
      </w:rPr>
    </w:pPr>
    <w:proofErr w:type="spellStart"/>
    <w:r>
      <w:rPr>
        <w:lang w:val="en-US"/>
      </w:rPr>
      <w:t>Ibri</w:t>
    </w:r>
    <w:proofErr w:type="spellEnd"/>
    <w:r>
      <w:rPr>
        <w:lang w:val="en-US"/>
      </w:rPr>
      <w:t xml:space="preserve"> College of Technology, </w:t>
    </w:r>
    <w:r w:rsidR="006671E0">
      <w:rPr>
        <w:lang w:val="en-US"/>
      </w:rPr>
      <w:t>November 3, 201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663B5" w14:textId="7409E550" w:rsidR="00426B01" w:rsidRDefault="00C03B54" w:rsidP="00426B01">
    <w:pPr>
      <w:pStyle w:val="Header"/>
      <w:jc w:val="center"/>
      <w:rPr>
        <w:lang w:val="en-US"/>
      </w:rPr>
    </w:pPr>
    <w:r>
      <w:rPr>
        <w:lang w:val="en-US"/>
      </w:rPr>
      <w:t xml:space="preserve">Oman </w:t>
    </w:r>
    <w:r w:rsidRPr="00C03B54">
      <w:rPr>
        <w:lang w:val="en-US"/>
      </w:rPr>
      <w:t>Collegiate</w:t>
    </w:r>
    <w:r>
      <w:rPr>
        <w:lang w:val="en-US"/>
      </w:rPr>
      <w:t xml:space="preserve"> </w:t>
    </w:r>
    <w:r w:rsidR="00426B01">
      <w:rPr>
        <w:lang w:val="en-US"/>
      </w:rPr>
      <w:t xml:space="preserve">Programming Contest </w:t>
    </w:r>
    <w:r>
      <w:rPr>
        <w:lang w:val="en-US"/>
      </w:rPr>
      <w:t>2019 Training Camp</w:t>
    </w:r>
  </w:p>
  <w:p w14:paraId="1B3BF325" w14:textId="0A44FDF6" w:rsidR="00426B01" w:rsidRPr="00973541" w:rsidRDefault="00426B01" w:rsidP="00426B01">
    <w:pPr>
      <w:pStyle w:val="Header"/>
      <w:jc w:val="center"/>
      <w:rPr>
        <w:lang w:val="en-US"/>
      </w:rPr>
    </w:pPr>
    <w:proofErr w:type="spellStart"/>
    <w:r>
      <w:rPr>
        <w:lang w:val="en-US"/>
      </w:rPr>
      <w:t>Ibri</w:t>
    </w:r>
    <w:proofErr w:type="spellEnd"/>
    <w:r>
      <w:rPr>
        <w:lang w:val="en-US"/>
      </w:rPr>
      <w:t xml:space="preserve"> College of Technology, </w:t>
    </w:r>
    <w:r w:rsidR="00C03B54">
      <w:rPr>
        <w:lang w:val="en-US"/>
      </w:rPr>
      <w:t>September 30, 2019</w:t>
    </w:r>
  </w:p>
  <w:p w14:paraId="65EB847E" w14:textId="77777777" w:rsidR="00426B01" w:rsidRPr="00426B01" w:rsidRDefault="00426B01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4B77E5"/>
    <w:multiLevelType w:val="hybridMultilevel"/>
    <w:tmpl w:val="C674C7A2"/>
    <w:lvl w:ilvl="0" w:tplc="E954DC8E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ED61F0"/>
    <w:multiLevelType w:val="hybridMultilevel"/>
    <w:tmpl w:val="F0B26654"/>
    <w:lvl w:ilvl="0" w:tplc="98D0F176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F208A8"/>
    <w:multiLevelType w:val="hybridMultilevel"/>
    <w:tmpl w:val="637E6A06"/>
    <w:lvl w:ilvl="0" w:tplc="19E85A80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5164AB8"/>
    <w:multiLevelType w:val="hybridMultilevel"/>
    <w:tmpl w:val="1C1CAA1A"/>
    <w:lvl w:ilvl="0" w:tplc="C276B5FC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523579"/>
    <w:multiLevelType w:val="hybridMultilevel"/>
    <w:tmpl w:val="5D304EC0"/>
    <w:lvl w:ilvl="0" w:tplc="08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K1NLI0MzU1MDE1szRR0lEKTi0uzszPAykwrwUAgUbDXywAAAA="/>
  </w:docVars>
  <w:rsids>
    <w:rsidRoot w:val="001B50FD"/>
    <w:rsid w:val="00003E74"/>
    <w:rsid w:val="00033589"/>
    <w:rsid w:val="0003651E"/>
    <w:rsid w:val="00094AAC"/>
    <w:rsid w:val="00097E75"/>
    <w:rsid w:val="000E6F29"/>
    <w:rsid w:val="00124675"/>
    <w:rsid w:val="0017774C"/>
    <w:rsid w:val="001913E6"/>
    <w:rsid w:val="001A224F"/>
    <w:rsid w:val="001B50FD"/>
    <w:rsid w:val="002254C2"/>
    <w:rsid w:val="00225D41"/>
    <w:rsid w:val="00231BB3"/>
    <w:rsid w:val="002B7913"/>
    <w:rsid w:val="002C7F80"/>
    <w:rsid w:val="00335AE2"/>
    <w:rsid w:val="00360378"/>
    <w:rsid w:val="003710F6"/>
    <w:rsid w:val="003A3771"/>
    <w:rsid w:val="003F0EE3"/>
    <w:rsid w:val="00426B01"/>
    <w:rsid w:val="00494E99"/>
    <w:rsid w:val="004A106A"/>
    <w:rsid w:val="004B04D0"/>
    <w:rsid w:val="004B3976"/>
    <w:rsid w:val="004C7D18"/>
    <w:rsid w:val="004D3D8B"/>
    <w:rsid w:val="004E4E64"/>
    <w:rsid w:val="00507C7D"/>
    <w:rsid w:val="005273C7"/>
    <w:rsid w:val="00546A70"/>
    <w:rsid w:val="00583A3E"/>
    <w:rsid w:val="005A6660"/>
    <w:rsid w:val="005B6DA2"/>
    <w:rsid w:val="005D43E6"/>
    <w:rsid w:val="00614DBF"/>
    <w:rsid w:val="006177BD"/>
    <w:rsid w:val="00623860"/>
    <w:rsid w:val="006671E0"/>
    <w:rsid w:val="00691C53"/>
    <w:rsid w:val="006C76F8"/>
    <w:rsid w:val="007069F3"/>
    <w:rsid w:val="007275E0"/>
    <w:rsid w:val="007631C0"/>
    <w:rsid w:val="007876D2"/>
    <w:rsid w:val="0079016C"/>
    <w:rsid w:val="007F60BB"/>
    <w:rsid w:val="0084753F"/>
    <w:rsid w:val="008951B9"/>
    <w:rsid w:val="008D487B"/>
    <w:rsid w:val="008E2256"/>
    <w:rsid w:val="00903C8C"/>
    <w:rsid w:val="00941357"/>
    <w:rsid w:val="009672F9"/>
    <w:rsid w:val="00973541"/>
    <w:rsid w:val="009A6470"/>
    <w:rsid w:val="00A170D9"/>
    <w:rsid w:val="00A8579B"/>
    <w:rsid w:val="00A90018"/>
    <w:rsid w:val="00B040AB"/>
    <w:rsid w:val="00B1224F"/>
    <w:rsid w:val="00B613D2"/>
    <w:rsid w:val="00B63A4D"/>
    <w:rsid w:val="00B6629E"/>
    <w:rsid w:val="00BA3F44"/>
    <w:rsid w:val="00BC370D"/>
    <w:rsid w:val="00C03B54"/>
    <w:rsid w:val="00C136D7"/>
    <w:rsid w:val="00C6739E"/>
    <w:rsid w:val="00C94DEF"/>
    <w:rsid w:val="00CC5F65"/>
    <w:rsid w:val="00CF3DAA"/>
    <w:rsid w:val="00D9497C"/>
    <w:rsid w:val="00DE5303"/>
    <w:rsid w:val="00E129C7"/>
    <w:rsid w:val="00E4381E"/>
    <w:rsid w:val="00E66B28"/>
    <w:rsid w:val="00EF578A"/>
    <w:rsid w:val="00F30999"/>
    <w:rsid w:val="00FB24EA"/>
    <w:rsid w:val="00FD5BFB"/>
    <w:rsid w:val="00FE7AEA"/>
    <w:rsid w:val="00FF2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E3E8D"/>
  <w15:chartTrackingRefBased/>
  <w15:docId w15:val="{7E9C79A7-1ABC-4B18-B188-D7AD783F0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03B5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41"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41"/>
  </w:style>
  <w:style w:type="character" w:customStyle="1" w:styleId="Heading1Char">
    <w:name w:val="Heading 1 Char"/>
    <w:basedOn w:val="DefaultParagraphFont"/>
    <w:link w:val="Heading1"/>
    <w:uiPriority w:val="9"/>
    <w:rsid w:val="00973541"/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73541"/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3541"/>
    <w:rPr>
      <w:rFonts w:asciiTheme="majorHAnsi" w:eastAsiaTheme="majorEastAsia" w:hAnsiTheme="majorHAnsi" w:cstheme="majorBidi"/>
      <w:caps/>
      <w:color w:val="7B230B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3541"/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3541"/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3541"/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3541"/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paragraph" w:styleId="Caption">
    <w:name w:val="caption"/>
    <w:basedOn w:val="Normal"/>
    <w:next w:val="Normal"/>
    <w:uiPriority w:val="35"/>
    <w:unhideWhenUsed/>
    <w:qFormat/>
    <w:rsid w:val="00973541"/>
    <w:pPr>
      <w:spacing w:line="240" w:lineRule="auto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973541"/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73541"/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paragraph" w:styleId="NoSpacing">
    <w:name w:val="No Spacing"/>
    <w:link w:val="NoSpacingChar"/>
    <w:uiPriority w:val="1"/>
    <w:qFormat/>
    <w:rsid w:val="009735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/>
    </w:pPr>
    <w:rPr>
      <w:color w:val="323232" w:themeColor="text2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73541"/>
    <w:rPr>
      <w:color w:val="323232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3541"/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>
      <w:outlineLvl w:val="9"/>
    </w:p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E5303"/>
    <w:rPr>
      <w:color w:val="808080"/>
    </w:rPr>
  </w:style>
  <w:style w:type="paragraph" w:styleId="ListParagraph">
    <w:name w:val="List Paragraph"/>
    <w:basedOn w:val="Normal"/>
    <w:uiPriority w:val="34"/>
    <w:qFormat/>
    <w:rsid w:val="00614DB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4E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E99"/>
    <w:rPr>
      <w:rFonts w:ascii="Segoe UI" w:hAnsi="Segoe UI" w:cs="Segoe UI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033589"/>
  </w:style>
  <w:style w:type="paragraph" w:customStyle="1" w:styleId="Code">
    <w:name w:val="Code"/>
    <w:basedOn w:val="Normal"/>
    <w:link w:val="CodeChar"/>
    <w:qFormat/>
    <w:rsid w:val="003A3771"/>
    <w:pPr>
      <w:jc w:val="both"/>
    </w:pPr>
    <w:rPr>
      <w:rFonts w:ascii="Courier New" w:eastAsiaTheme="majorEastAsia" w:hAnsi="Courier New" w:cs="Courier New"/>
      <w:lang w:val="en-US"/>
    </w:rPr>
  </w:style>
  <w:style w:type="character" w:customStyle="1" w:styleId="CodeChar">
    <w:name w:val="Code Char"/>
    <w:basedOn w:val="DefaultParagraphFont"/>
    <w:link w:val="Code"/>
    <w:rsid w:val="003A3771"/>
    <w:rPr>
      <w:rFonts w:ascii="Courier New" w:eastAsiaTheme="majorEastAsia" w:hAnsi="Courier New" w:cs="Courier New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99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891170-ABF3-4CDE-959A-964540F52C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6</TotalTime>
  <Pages>1</Pages>
  <Words>501</Words>
  <Characters>285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2nd iTech Marathon Programming Contest</vt:lpstr>
    </vt:vector>
  </TitlesOfParts>
  <Company>Ibri College of Technology</Company>
  <LinksUpToDate>false</LinksUpToDate>
  <CharactersWithSpaces>3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2nd iTech Marathon Programming Contest</dc:title>
  <dc:subject>March 6, 2017</dc:subject>
  <dc:creator>Dhai Alshukaili</dc:creator>
  <cp:keywords/>
  <dc:description/>
  <cp:lastModifiedBy>Dr Duhai Khalifa Duhai Al Shukaili</cp:lastModifiedBy>
  <cp:revision>31</cp:revision>
  <cp:lastPrinted>2019-10-22T14:54:00Z</cp:lastPrinted>
  <dcterms:created xsi:type="dcterms:W3CDTF">2017-02-26T14:29:00Z</dcterms:created>
  <dcterms:modified xsi:type="dcterms:W3CDTF">2019-10-22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756678f-022a-35dd-a9b9-3578b01d5ff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-acm-transactions-on-audio-speech-and-language-processing</vt:lpwstr>
  </property>
  <property fmtid="{D5CDD505-2E9C-101B-9397-08002B2CF9AE}" pid="18" name="Mendeley Recent Style Name 6_1">
    <vt:lpwstr>IEEE/ACM Transactions on Audio, Speech, and Language Processing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